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2D3B" w:rsidRDefault="00FF538F">
      <w:r>
        <w:rPr>
          <w:noProof/>
        </w:rPr>
        <w:drawing>
          <wp:inline distT="0" distB="0" distL="0" distR="0">
            <wp:extent cx="5486400" cy="73431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_S3.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86400" cy="7343140"/>
                    </a:xfrm>
                    <a:prstGeom prst="rect">
                      <a:avLst/>
                    </a:prstGeom>
                  </pic:spPr>
                </pic:pic>
              </a:graphicData>
            </a:graphic>
          </wp:inline>
        </w:drawing>
      </w:r>
    </w:p>
    <w:p w:rsidR="00FF538F" w:rsidRPr="00DE7788" w:rsidRDefault="00FF538F" w:rsidP="00FF538F">
      <w:pPr>
        <w:spacing w:line="240" w:lineRule="auto"/>
        <w:rPr>
          <w:b/>
          <w:bCs/>
          <w:i/>
          <w:iCs/>
          <w:u w:val="single"/>
        </w:rPr>
      </w:pPr>
      <w:r w:rsidRPr="00DE7788">
        <w:rPr>
          <w:b/>
          <w:bCs/>
          <w:i/>
          <w:iCs/>
          <w:u w:val="single"/>
        </w:rPr>
        <w:t xml:space="preserve">Figure </w:t>
      </w:r>
      <w:r>
        <w:rPr>
          <w:b/>
          <w:bCs/>
          <w:i/>
          <w:iCs/>
          <w:u w:val="single"/>
        </w:rPr>
        <w:t>S3</w:t>
      </w:r>
      <w:r w:rsidRPr="00DE7788">
        <w:rPr>
          <w:b/>
          <w:bCs/>
          <w:i/>
          <w:iCs/>
          <w:u w:val="single"/>
        </w:rPr>
        <w:t xml:space="preserve">: </w:t>
      </w:r>
      <w:r>
        <w:rPr>
          <w:b/>
          <w:bCs/>
          <w:i/>
          <w:iCs/>
          <w:u w:val="single"/>
        </w:rPr>
        <w:t>Correlation between changes in gene expression to changes in histone modifications:</w:t>
      </w:r>
    </w:p>
    <w:p w:rsidR="00FF538F" w:rsidRPr="00B93597" w:rsidRDefault="00FF538F" w:rsidP="00FF538F">
      <w:pPr>
        <w:pStyle w:val="ListParagraph"/>
        <w:numPr>
          <w:ilvl w:val="0"/>
          <w:numId w:val="1"/>
        </w:numPr>
        <w:spacing w:line="240" w:lineRule="auto"/>
      </w:pPr>
      <w:r w:rsidRPr="00AA590B">
        <w:rPr>
          <w:i/>
          <w:iCs/>
        </w:rPr>
        <w:lastRenderedPageBreak/>
        <w:t>Correlations considering different time-shifts:</w:t>
      </w:r>
      <w:r w:rsidRPr="00AA590B">
        <w:t xml:space="preserve"> For every two time points, correlation between the (log2) ratio of their gene expression and the</w:t>
      </w:r>
      <w:r>
        <w:t xml:space="preserve"> (log2)</w:t>
      </w:r>
      <w:r w:rsidRPr="00AA590B">
        <w:t xml:space="preserve"> ratio in the average histone modification signal over the gene was calculated. Correlations were calculated for all genes (under the diagonal) or ESR genes only (above the diagonal) </w:t>
      </w:r>
      <w:r w:rsidRPr="00AA590B">
        <w:fldChar w:fldCharType="begin" w:fldLock="1"/>
      </w:r>
      <w:r w:rsidRPr="00AA590B">
        <w:instrText>ADDIN CSL_CITATION { "citationItems" : [ { "id" : "ITEM-1", "itemData" : { "ISSN" : "1059-1524", "PMID" : "11102521", "abstract" : "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 "author" : [ { "dropping-particle" : "", "family" : "Gasch", "given" : "a P", "non-dropping-particle" : "", "parse-names" : false, "suffix" : "" }, { "dropping-particle" : "", "family" : "Spellman", "given" : "P T", "non-dropping-particle" : "", "parse-names" : false, "suffix" : "" }, { "dropping-particle" : "", "family" : "Kao", "given" : "C M", "non-dropping-particle" : "", "parse-names" : false, "suffix" : "" }, { "dropping-particle" : "", "family" : "Carmel-Harel", "given" : "O", "non-dropping-particle" : "", "parse-names" : false, "suffix" : "" }, { "dropping-particle" : "", "family" : "Eisen", "given" : "M B", "non-dropping-particle" : "", "parse-names" : false, "suffix" : "" }, { "dropping-particle" : "", "family" : "Storz", "given" : "G", "non-dropping-particle" : "", "parse-names" : false, "suffix" : "" }, { "dropping-particle" : "", "family" : "Botstein", "given" : "D", "non-dropping-particle" : "", "parse-names" : false, "suffix" : "" }, { "dropping-particle" : "", "family" : "Brown", "given" : "P O", "non-dropping-particle" : "", "parse-names" : false, "suffix" : "" } ], "container-title" : "Molecular biology of the cell", "id" : "ITEM-1", "issue" : "12", "issued" : { "date-parts" : [ [ "2000", "12" ] ] }, "page" : "4241-57", "title" : "Genomic expression programs in the response of yeast cells to environmental changes.", "type" : "article-journal", "volume" : "11" }, "uris" : [ "http://www.mendeley.com/documents/?uuid=636d38e3-19e2-4905-ad21-31fdff6c627a" ] } ], "mendeley" : { "formattedCitation" : "(Gasch et al. 2000)", "plainTextFormattedCitation" : "(Gasch et al. 2000)", "previouslyFormattedCitation" : "(Gasch et al. 2000)" }, "properties" : { "noteIndex" : 0 }, "schema" : "https://github.com/citation-style-language/schema/raw/master/csl-citation.json" }</w:instrText>
      </w:r>
      <w:r w:rsidRPr="00AA590B">
        <w:fldChar w:fldCharType="separate"/>
      </w:r>
      <w:r w:rsidRPr="00AA590B">
        <w:rPr>
          <w:noProof/>
        </w:rPr>
        <w:t>(Gasch et al. 2000)</w:t>
      </w:r>
      <w:r w:rsidRPr="00AA590B">
        <w:fldChar w:fldCharType="end"/>
      </w:r>
      <w:r w:rsidRPr="00AA590B">
        <w:t xml:space="preserve">, separately. In cases of time points with two </w:t>
      </w:r>
      <w:r>
        <w:t>biological replicates</w:t>
      </w:r>
      <w:r w:rsidRPr="00AA590B">
        <w:t xml:space="preserve"> for histone modifications, signal was averaged. Time points in which histone modification was missing, were estimated using cubic spline (p=0.1) </w:t>
      </w:r>
      <w:r>
        <w:t>on</w:t>
      </w:r>
      <w:r w:rsidRPr="00AA590B">
        <w:t xml:space="preserve"> data from all other time points. Rectangle depicts the first 40 minutes, when replication </w:t>
      </w:r>
      <w:r>
        <w:t>occurs</w:t>
      </w:r>
      <w:r w:rsidRPr="00AA590B">
        <w:t>. “S” denotes the synchronized time point.</w:t>
      </w:r>
    </w:p>
    <w:p w:rsidR="00FF538F" w:rsidRPr="00E91060" w:rsidRDefault="00FF538F" w:rsidP="00FF538F">
      <w:pPr>
        <w:pStyle w:val="ListParagraph"/>
        <w:numPr>
          <w:ilvl w:val="0"/>
          <w:numId w:val="1"/>
        </w:numPr>
        <w:spacing w:line="240" w:lineRule="auto"/>
        <w:rPr>
          <w:b/>
          <w:bCs/>
        </w:rPr>
      </w:pPr>
      <w:r w:rsidRPr="00AA590B">
        <w:rPr>
          <w:i/>
          <w:iCs/>
        </w:rPr>
        <w:t>Changes in H3K9 acetylation on ESR genes:</w:t>
      </w:r>
      <w:r w:rsidRPr="00AA590B">
        <w:t xml:space="preserve"> Average signal of H3K9ac on ESR induce (blue) </w:t>
      </w:r>
      <w:r>
        <w:t>or</w:t>
      </w:r>
      <w:r w:rsidRPr="00AA590B">
        <w:t xml:space="preserve"> reduce </w:t>
      </w:r>
      <w:r>
        <w:t>(red) genes along the time course relative to the synchronized time point. Notice that the correlation in H3K9ac shown in (A) is attributed to the spike in signal in the 0 minutes time point.</w:t>
      </w:r>
    </w:p>
    <w:p w:rsidR="00FF538F" w:rsidRPr="00675D03" w:rsidRDefault="00FF538F" w:rsidP="00FF538F">
      <w:pPr>
        <w:pStyle w:val="ListParagraph"/>
        <w:spacing w:line="240" w:lineRule="auto"/>
      </w:pPr>
    </w:p>
    <w:p w:rsidR="00FF538F" w:rsidRDefault="00FF538F">
      <w:bookmarkStart w:id="0" w:name="_GoBack"/>
      <w:bookmarkEnd w:id="0"/>
    </w:p>
    <w:sectPr w:rsidR="00FF538F">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CE30014"/>
    <w:multiLevelType w:val="hybridMultilevel"/>
    <w:tmpl w:val="BA0A978E"/>
    <w:lvl w:ilvl="0" w:tplc="8F065DA2">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7"/>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538F"/>
    <w:rsid w:val="006F2D3B"/>
    <w:rsid w:val="00FF538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F53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538F"/>
    <w:rPr>
      <w:rFonts w:ascii="Tahoma" w:hAnsi="Tahoma" w:cs="Tahoma"/>
      <w:sz w:val="16"/>
      <w:szCs w:val="16"/>
    </w:rPr>
  </w:style>
  <w:style w:type="paragraph" w:styleId="ListParagraph">
    <w:name w:val="List Paragraph"/>
    <w:basedOn w:val="Normal"/>
    <w:uiPriority w:val="34"/>
    <w:qFormat/>
    <w:rsid w:val="00FF538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F53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538F"/>
    <w:rPr>
      <w:rFonts w:ascii="Tahoma" w:hAnsi="Tahoma" w:cs="Tahoma"/>
      <w:sz w:val="16"/>
      <w:szCs w:val="16"/>
    </w:rPr>
  </w:style>
  <w:style w:type="paragraph" w:styleId="ListParagraph">
    <w:name w:val="List Paragraph"/>
    <w:basedOn w:val="Normal"/>
    <w:uiPriority w:val="34"/>
    <w:qFormat/>
    <w:rsid w:val="00FF538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632</Words>
  <Characters>3607</Characters>
  <Application>Microsoft Office Word</Application>
  <DocSecurity>0</DocSecurity>
  <Lines>30</Lines>
  <Paragraphs>8</Paragraphs>
  <ScaleCrop>false</ScaleCrop>
  <Company>Weizmann Institute of Science</Company>
  <LinksUpToDate>false</LinksUpToDate>
  <CharactersWithSpaces>4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Voichek</dc:creator>
  <cp:lastModifiedBy>Yoav Voichek</cp:lastModifiedBy>
  <cp:revision>1</cp:revision>
  <dcterms:created xsi:type="dcterms:W3CDTF">2016-05-18T11:24:00Z</dcterms:created>
  <dcterms:modified xsi:type="dcterms:W3CDTF">2016-05-18T11:24:00Z</dcterms:modified>
</cp:coreProperties>
</file>